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0C944F" w14:textId="77777777" w:rsidR="00C270BF" w:rsidRDefault="00C270BF" w:rsidP="00C270BF">
      <w:pPr>
        <w:pStyle w:val="Ttulo2"/>
      </w:pPr>
      <w:bookmarkStart w:id="0" w:name="_Toc192078439"/>
      <w:r w:rsidRPr="007C7115">
        <w:t>Cadastro Imobiliário e Georreferenciamento.</w:t>
      </w:r>
      <w:bookmarkEnd w:id="0"/>
      <w:r w:rsidRPr="007C7115">
        <w:t xml:space="preserve"> </w:t>
      </w:r>
    </w:p>
    <w:p w14:paraId="20A28D0B" w14:textId="77777777" w:rsidR="00C270BF" w:rsidRDefault="00C270BF" w:rsidP="00C270BF">
      <w:r>
        <w:t xml:space="preserve">Uma das operações mais importantes nesse trabalho é o </w:t>
      </w:r>
      <w:commentRangeStart w:id="1"/>
      <w:commentRangeStart w:id="2"/>
      <w:r>
        <w:t xml:space="preserve">registro das imagens </w:t>
      </w:r>
      <w:commentRangeEnd w:id="1"/>
      <w:r>
        <w:rPr>
          <w:rStyle w:val="Refdecomentrio"/>
        </w:rPr>
        <w:commentReference w:id="1"/>
      </w:r>
      <w:commentRangeEnd w:id="2"/>
      <w:r>
        <w:rPr>
          <w:rStyle w:val="Refdecomentrio"/>
        </w:rPr>
        <w:commentReference w:id="2"/>
      </w:r>
      <w:r>
        <w:t>geradas a partir dos dados textuais do CIATA.</w:t>
      </w:r>
    </w:p>
    <w:p w14:paraId="170999AB" w14:textId="77777777" w:rsidR="00C270BF" w:rsidRDefault="00C270BF" w:rsidP="00C270BF">
      <w:commentRangeStart w:id="3"/>
      <w:commentRangeStart w:id="4"/>
      <w:r>
        <w:t>O registro de uma imagem, compreende uma transformação geométrica que relaciona coordenadas de imagem (linha e coluna) com coordenadas de um sistema de referência.</w:t>
      </w:r>
      <w:commentRangeEnd w:id="3"/>
      <w:r>
        <w:rPr>
          <w:rStyle w:val="Refdecomentrio"/>
        </w:rPr>
        <w:commentReference w:id="3"/>
      </w:r>
      <w:commentRangeEnd w:id="4"/>
      <w:r>
        <w:rPr>
          <w:rStyle w:val="Refdecomentrio"/>
        </w:rPr>
        <w:commentReference w:id="4"/>
      </w:r>
      <w:r>
        <w:t xml:space="preserve"> Outros termos comuns para a designação do procedimento de </w:t>
      </w:r>
      <w:r w:rsidRPr="00714E91">
        <w:rPr>
          <w:color w:val="FF0000"/>
          <w:rPrChange w:id="5" w:author="Carlos" w:date="2025-03-09T09:32:00Z">
            <w:rPr/>
          </w:rPrChange>
        </w:rPr>
        <w:t>registro</w:t>
      </w:r>
      <w:r>
        <w:t xml:space="preserve"> são geocodificação e georreferenciamento. É importante, contudo, fazer uma distinção clara entre registro e correção geométrica. </w:t>
      </w:r>
      <w:commentRangeStart w:id="6"/>
      <w:commentRangeStart w:id="7"/>
      <w:r>
        <w:t xml:space="preserve">O processo de correção geométrica de imagens elimina as distorções geométricas sistemáticas introduzidas na etapa de aquisição das imagens, enquanto o registro apenas usa transformações geométricas simples - usualmente transformações polinomiais - para estabelecer um mapeamento entre coordenadas de imagem e coordenadas geográficas. Por isso, sugere-se que o registro seja sempre utilizado como uma técnica que busca refinar a qualidade geométrica de imagens com correção geométrica de sistema </w:t>
      </w:r>
      <w:r>
        <w:fldChar w:fldCharType="begin"/>
      </w:r>
      <w:r>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fldChar w:fldCharType="separate"/>
      </w:r>
      <w:r w:rsidRPr="00F63144">
        <w:rPr>
          <w:rFonts w:cs="Arial"/>
        </w:rPr>
        <w:t>(INPE, 2012)</w:t>
      </w:r>
      <w:r>
        <w:fldChar w:fldCharType="end"/>
      </w:r>
      <w:commentRangeEnd w:id="6"/>
      <w:r>
        <w:rPr>
          <w:rStyle w:val="Refdecomentrio"/>
        </w:rPr>
        <w:commentReference w:id="6"/>
      </w:r>
      <w:commentRangeEnd w:id="7"/>
      <w:r>
        <w:rPr>
          <w:rStyle w:val="Refdecomentrio"/>
        </w:rPr>
        <w:commentReference w:id="7"/>
      </w:r>
      <w:r>
        <w:t>.</w:t>
      </w:r>
    </w:p>
    <w:p w14:paraId="6658F136" w14:textId="77777777" w:rsidR="00C270BF" w:rsidRDefault="00C270BF" w:rsidP="00C270BF">
      <w:r>
        <w:t xml:space="preserve">O </w:t>
      </w:r>
      <w:r w:rsidRPr="00714E91">
        <w:rPr>
          <w:color w:val="FF0000"/>
          <w:rPrChange w:id="8" w:author="Carlos" w:date="2025-03-09T09:33:00Z">
            <w:rPr/>
          </w:rPrChange>
        </w:rPr>
        <w:t>registro</w:t>
      </w:r>
      <w:r>
        <w:t xml:space="preserve"> é uma operação necessária para se fazer a integração de uma imagem à base de dados existente num SIG. Há muitos anos os projetos na área de sensoriamento remoto pressupõem que as imagens possam ser integradas aos dados extraídos de mapas existentes ou às medições de certas grandezas feitas diretamente no terreno. O registro também é importante para se combinar imagens de sensores diferentes sobre uma mesma área </w:t>
      </w:r>
      <w:r w:rsidRPr="00624F9E">
        <w:t xml:space="preserve">ou para se realizar estudos </w:t>
      </w:r>
      <w:proofErr w:type="spellStart"/>
      <w:r w:rsidRPr="00624F9E">
        <w:t>multi-temporais</w:t>
      </w:r>
      <w:proofErr w:type="spellEnd"/>
      <w:r w:rsidRPr="00624F9E">
        <w:t xml:space="preserve">, caso em que se usam imagens tomadas em épocas distintas </w:t>
      </w:r>
      <w:r>
        <w:fldChar w:fldCharType="begin"/>
      </w:r>
      <w:r>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fldChar w:fldCharType="separate"/>
      </w:r>
      <w:r w:rsidRPr="00F63144">
        <w:rPr>
          <w:rFonts w:cs="Arial"/>
        </w:rPr>
        <w:t>(INPE, 2012)</w:t>
      </w:r>
      <w:r>
        <w:fldChar w:fldCharType="end"/>
      </w:r>
      <w:r w:rsidRPr="00624F9E">
        <w:t>.</w:t>
      </w:r>
    </w:p>
    <w:p w14:paraId="3CF5CFAE" w14:textId="77777777" w:rsidR="004C181C" w:rsidRDefault="004C181C"/>
    <w:sectPr w:rsidR="004C181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arlos" w:date="2025-03-09T09:30:00Z" w:initials="C">
    <w:p w14:paraId="7D2A9861" w14:textId="77777777" w:rsidR="00C270BF" w:rsidRDefault="00C270BF" w:rsidP="00C270BF">
      <w:pPr>
        <w:pStyle w:val="Textodecomentrio"/>
      </w:pPr>
      <w:r>
        <w:rPr>
          <w:rStyle w:val="Refdecomentrio"/>
        </w:rPr>
        <w:annotationRef/>
      </w:r>
      <w:r>
        <w:t>Registro de imagens?</w:t>
      </w:r>
    </w:p>
  </w:comment>
  <w:comment w:id="2" w:author="Marco Aurélio Barbiero" w:date="2025-03-10T08:34:00Z" w:initials="MB">
    <w:p w14:paraId="31A01E23" w14:textId="77777777" w:rsidR="00C270BF" w:rsidRDefault="00C270BF" w:rsidP="00C270BF">
      <w:pPr>
        <w:pStyle w:val="Textodecomentrio"/>
        <w:ind w:firstLine="0"/>
        <w:jc w:val="left"/>
      </w:pPr>
      <w:r>
        <w:rPr>
          <w:rStyle w:val="Refdecomentrio"/>
        </w:rPr>
        <w:annotationRef/>
      </w:r>
      <w:r>
        <w:t>Imaginei que seria mesmo 'registro', já que a imagem gerada pelo protótipo, embora proporcional aos dados do cadastro territorial, não terá o mesmo tamanho e nem terá a mesma posição da imagem de satélite ou dos mapas.</w:t>
      </w:r>
    </w:p>
  </w:comment>
  <w:comment w:id="3" w:author="Carlos" w:date="2025-03-09T09:31:00Z" w:initials="C">
    <w:p w14:paraId="6624B36D" w14:textId="19A3674B" w:rsidR="00C270BF" w:rsidRDefault="00C270BF" w:rsidP="00C270BF">
      <w:pPr>
        <w:pStyle w:val="Textodecomentrio"/>
      </w:pPr>
      <w:r>
        <w:rPr>
          <w:rStyle w:val="Refdecomentrio"/>
        </w:rPr>
        <w:annotationRef/>
      </w:r>
      <w:r>
        <w:t>Isso seria Correção geométrica e não registro de uma imagem.</w:t>
      </w:r>
    </w:p>
    <w:p w14:paraId="290455E9" w14:textId="77777777" w:rsidR="00C270BF" w:rsidRDefault="00C270BF" w:rsidP="00C270BF">
      <w:pPr>
        <w:pStyle w:val="Textodecomentrio"/>
      </w:pPr>
    </w:p>
  </w:comment>
  <w:comment w:id="4" w:author="Marco Aurélio Barbiero" w:date="2025-03-10T08:39:00Z" w:initials="MB">
    <w:p w14:paraId="462F56C5" w14:textId="77777777" w:rsidR="00C270BF" w:rsidRDefault="00C270BF" w:rsidP="00C270BF">
      <w:pPr>
        <w:pStyle w:val="Textodecomentrio"/>
        <w:ind w:firstLine="0"/>
        <w:jc w:val="left"/>
      </w:pPr>
      <w:r>
        <w:rPr>
          <w:rStyle w:val="Refdecomentrio"/>
        </w:rPr>
        <w:annotationRef/>
      </w:r>
      <w:r>
        <w:t>Vou revisar essa parte.</w:t>
      </w:r>
    </w:p>
  </w:comment>
  <w:comment w:id="6" w:author="Carlos" w:date="2025-03-09T09:32:00Z" w:initials="C">
    <w:p w14:paraId="2660820B" w14:textId="25DF8E74" w:rsidR="00C270BF" w:rsidRDefault="00C270BF" w:rsidP="00C270BF">
      <w:pPr>
        <w:pStyle w:val="Textodecomentrio"/>
      </w:pPr>
      <w:r>
        <w:rPr>
          <w:rStyle w:val="Refdecomentrio"/>
        </w:rPr>
        <w:annotationRef/>
      </w:r>
      <w:r>
        <w:t>Deveria rever esses conceitos, pois nós aprendemos na disciplina de forma diferente... e o pessoal do INPE faz essa confusão.</w:t>
      </w:r>
    </w:p>
  </w:comment>
  <w:comment w:id="7" w:author="Marco Aurélio Barbiero" w:date="2025-03-10T08:38:00Z" w:initials="MB">
    <w:p w14:paraId="00E51F1B" w14:textId="77777777" w:rsidR="00C270BF" w:rsidRDefault="00C270BF" w:rsidP="00C270BF">
      <w:pPr>
        <w:pStyle w:val="Textodecomentrio"/>
        <w:ind w:firstLine="0"/>
        <w:jc w:val="left"/>
      </w:pPr>
      <w:r>
        <w:rPr>
          <w:rStyle w:val="Refdecomentrio"/>
        </w:rPr>
        <w:annotationRef/>
      </w:r>
      <w:r>
        <w:t>Vou revisar essa parte.  Aí devo tirar a referê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2A9861" w15:done="0"/>
  <w15:commentEx w15:paraId="31A01E23" w15:paraIdParent="7D2A9861" w15:done="0"/>
  <w15:commentEx w15:paraId="290455E9" w15:done="0"/>
  <w15:commentEx w15:paraId="462F56C5" w15:paraIdParent="290455E9" w15:done="0"/>
  <w15:commentEx w15:paraId="2660820B" w15:done="0"/>
  <w15:commentEx w15:paraId="00E51F1B" w15:paraIdParent="266082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3EFAB2" w16cex:dateUtc="2025-03-10T11:34:00Z"/>
  <w16cex:commentExtensible w16cex:durableId="1E045757" w16cex:dateUtc="2025-03-10T11:39:00Z"/>
  <w16cex:commentExtensible w16cex:durableId="62279AB7" w16cex:dateUtc="2025-03-10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2A9861" w16cid:durableId="3104AFD2"/>
  <w16cid:commentId w16cid:paraId="31A01E23" w16cid:durableId="013EFAB2"/>
  <w16cid:commentId w16cid:paraId="290455E9" w16cid:durableId="5FA5BE56"/>
  <w16cid:commentId w16cid:paraId="462F56C5" w16cid:durableId="1E045757"/>
  <w16cid:commentId w16cid:paraId="2660820B" w16cid:durableId="2772A128"/>
  <w16cid:commentId w16cid:paraId="00E51F1B" w16cid:durableId="62279A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revisionView w:inkAnnotation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0BF"/>
    <w:rsid w:val="001A36AD"/>
    <w:rsid w:val="004C181C"/>
    <w:rsid w:val="00B81DDE"/>
    <w:rsid w:val="00C270BF"/>
    <w:rsid w:val="00D430F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4DF2A"/>
  <w15:chartTrackingRefBased/>
  <w15:docId w15:val="{9F73E0AD-51C6-4DCB-8033-865463FA6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C270BF"/>
    <w:pPr>
      <w:spacing w:after="0" w:line="360" w:lineRule="auto"/>
      <w:ind w:firstLine="851"/>
      <w:jc w:val="both"/>
    </w:pPr>
    <w:rPr>
      <w:rFonts w:ascii="Arial" w:hAnsi="Arial"/>
      <w:kern w:val="0"/>
      <w:sz w:val="24"/>
      <w14:ligatures w14:val="none"/>
    </w:rPr>
  </w:style>
  <w:style w:type="paragraph" w:styleId="Ttulo1">
    <w:name w:val="heading 1"/>
    <w:basedOn w:val="Normal"/>
    <w:next w:val="Normal"/>
    <w:link w:val="Ttulo1Char"/>
    <w:uiPriority w:val="9"/>
    <w:qFormat/>
    <w:rsid w:val="00C270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C270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unhideWhenUsed/>
    <w:qFormat/>
    <w:rsid w:val="00C270B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C270B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C270B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C270B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270B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270B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270B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270BF"/>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C270BF"/>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C270B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C270B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C270B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C270B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C270B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C270B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C270BF"/>
    <w:rPr>
      <w:rFonts w:eastAsiaTheme="majorEastAsia" w:cstheme="majorBidi"/>
      <w:color w:val="272727" w:themeColor="text1" w:themeTint="D8"/>
    </w:rPr>
  </w:style>
  <w:style w:type="paragraph" w:styleId="Ttulo">
    <w:name w:val="Title"/>
    <w:basedOn w:val="Normal"/>
    <w:next w:val="Normal"/>
    <w:link w:val="TtuloChar"/>
    <w:uiPriority w:val="10"/>
    <w:qFormat/>
    <w:rsid w:val="00C270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270B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C270BF"/>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C270B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C270BF"/>
    <w:pPr>
      <w:spacing w:before="160"/>
      <w:jc w:val="center"/>
    </w:pPr>
    <w:rPr>
      <w:i/>
      <w:iCs/>
      <w:color w:val="404040" w:themeColor="text1" w:themeTint="BF"/>
    </w:rPr>
  </w:style>
  <w:style w:type="character" w:customStyle="1" w:styleId="CitaoChar">
    <w:name w:val="Citação Char"/>
    <w:basedOn w:val="Fontepargpadro"/>
    <w:link w:val="Citao"/>
    <w:uiPriority w:val="29"/>
    <w:rsid w:val="00C270BF"/>
    <w:rPr>
      <w:i/>
      <w:iCs/>
      <w:color w:val="404040" w:themeColor="text1" w:themeTint="BF"/>
    </w:rPr>
  </w:style>
  <w:style w:type="paragraph" w:styleId="PargrafodaLista">
    <w:name w:val="List Paragraph"/>
    <w:basedOn w:val="Normal"/>
    <w:uiPriority w:val="34"/>
    <w:qFormat/>
    <w:rsid w:val="00C270BF"/>
    <w:pPr>
      <w:ind w:left="720"/>
      <w:contextualSpacing/>
    </w:pPr>
  </w:style>
  <w:style w:type="character" w:styleId="nfaseIntensa">
    <w:name w:val="Intense Emphasis"/>
    <w:basedOn w:val="Fontepargpadro"/>
    <w:uiPriority w:val="21"/>
    <w:qFormat/>
    <w:rsid w:val="00C270BF"/>
    <w:rPr>
      <w:i/>
      <w:iCs/>
      <w:color w:val="0F4761" w:themeColor="accent1" w:themeShade="BF"/>
    </w:rPr>
  </w:style>
  <w:style w:type="paragraph" w:styleId="CitaoIntensa">
    <w:name w:val="Intense Quote"/>
    <w:basedOn w:val="Normal"/>
    <w:next w:val="Normal"/>
    <w:link w:val="CitaoIntensaChar"/>
    <w:uiPriority w:val="30"/>
    <w:qFormat/>
    <w:rsid w:val="00C270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C270BF"/>
    <w:rPr>
      <w:i/>
      <w:iCs/>
      <w:color w:val="0F4761" w:themeColor="accent1" w:themeShade="BF"/>
    </w:rPr>
  </w:style>
  <w:style w:type="character" w:styleId="RefernciaIntensa">
    <w:name w:val="Intense Reference"/>
    <w:basedOn w:val="Fontepargpadro"/>
    <w:uiPriority w:val="32"/>
    <w:qFormat/>
    <w:rsid w:val="00C270BF"/>
    <w:rPr>
      <w:b/>
      <w:bCs/>
      <w:smallCaps/>
      <w:color w:val="0F4761" w:themeColor="accent1" w:themeShade="BF"/>
      <w:spacing w:val="5"/>
    </w:rPr>
  </w:style>
  <w:style w:type="character" w:styleId="Refdecomentrio">
    <w:name w:val="annotation reference"/>
    <w:basedOn w:val="Fontepargpadro"/>
    <w:uiPriority w:val="99"/>
    <w:semiHidden/>
    <w:unhideWhenUsed/>
    <w:rsid w:val="00C270BF"/>
    <w:rPr>
      <w:sz w:val="16"/>
      <w:szCs w:val="16"/>
    </w:rPr>
  </w:style>
  <w:style w:type="paragraph" w:styleId="Textodecomentrio">
    <w:name w:val="annotation text"/>
    <w:basedOn w:val="Normal"/>
    <w:link w:val="TextodecomentrioChar"/>
    <w:uiPriority w:val="99"/>
    <w:unhideWhenUsed/>
    <w:rsid w:val="00C270BF"/>
    <w:pPr>
      <w:spacing w:line="240" w:lineRule="auto"/>
    </w:pPr>
    <w:rPr>
      <w:sz w:val="20"/>
      <w:szCs w:val="20"/>
    </w:rPr>
  </w:style>
  <w:style w:type="character" w:customStyle="1" w:styleId="TextodecomentrioChar">
    <w:name w:val="Texto de comentário Char"/>
    <w:basedOn w:val="Fontepargpadro"/>
    <w:link w:val="Textodecomentrio"/>
    <w:uiPriority w:val="99"/>
    <w:rsid w:val="00C270BF"/>
    <w:rPr>
      <w:rFonts w:ascii="Arial" w:hAnsi="Arial"/>
      <w:kern w:val="0"/>
      <w:sz w:val="20"/>
      <w:szCs w:val="20"/>
      <w14:ligatures w14:val="none"/>
    </w:rPr>
  </w:style>
  <w:style w:type="paragraph" w:styleId="Assuntodocomentrio">
    <w:name w:val="annotation subject"/>
    <w:basedOn w:val="Textodecomentrio"/>
    <w:next w:val="Textodecomentrio"/>
    <w:link w:val="AssuntodocomentrioChar"/>
    <w:uiPriority w:val="99"/>
    <w:semiHidden/>
    <w:unhideWhenUsed/>
    <w:rsid w:val="00C270BF"/>
    <w:rPr>
      <w:b/>
      <w:bCs/>
    </w:rPr>
  </w:style>
  <w:style w:type="character" w:customStyle="1" w:styleId="AssuntodocomentrioChar">
    <w:name w:val="Assunto do comentário Char"/>
    <w:basedOn w:val="TextodecomentrioChar"/>
    <w:link w:val="Assuntodocomentrio"/>
    <w:uiPriority w:val="99"/>
    <w:semiHidden/>
    <w:rsid w:val="00C270BF"/>
    <w:rPr>
      <w:rFonts w:ascii="Arial" w:hAnsi="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451</Words>
  <Characters>2436</Characters>
  <Application>Microsoft Office Word</Application>
  <DocSecurity>0</DocSecurity>
  <Lines>20</Lines>
  <Paragraphs>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Aurélio Barbiero</dc:creator>
  <cp:keywords/>
  <dc:description/>
  <cp:lastModifiedBy>Marco Aurélio Barbiero</cp:lastModifiedBy>
  <cp:revision>1</cp:revision>
  <dcterms:created xsi:type="dcterms:W3CDTF">2025-03-10T11:31:00Z</dcterms:created>
  <dcterms:modified xsi:type="dcterms:W3CDTF">2025-03-10T11:41:00Z</dcterms:modified>
</cp:coreProperties>
</file>